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7D688E" w14:textId="674132AB" w:rsidR="009B62BE" w:rsidRDefault="009B62BE" w:rsidP="00972002">
      <w:pPr>
        <w:pStyle w:val="Heading1"/>
        <w:rPr>
          <w:lang w:val="en-IN"/>
        </w:rPr>
      </w:pPr>
      <w:r>
        <w:rPr>
          <w:lang w:val="en-IN"/>
        </w:rPr>
        <w:t>INTRODUCTION</w:t>
      </w:r>
    </w:p>
    <w:p w14:paraId="59DE9082" w14:textId="550B7E9E" w:rsidR="00B007A5" w:rsidRDefault="009B62BE" w:rsidP="00B007A5">
      <w:pPr>
        <w:rPr>
          <w:lang w:val="en-IN"/>
        </w:rPr>
      </w:pPr>
      <w:r>
        <w:rPr>
          <w:lang w:val="en-IN"/>
        </w:rPr>
        <w:t>The title of this website is “</w:t>
      </w:r>
      <w:r w:rsidR="007112F3">
        <w:rPr>
          <w:lang w:val="en-IN"/>
        </w:rPr>
        <w:t>Building</w:t>
      </w:r>
      <w:r>
        <w:rPr>
          <w:lang w:val="en-IN"/>
        </w:rPr>
        <w:t xml:space="preserve">” which is an educational website, that help people to learn on how web works and how can we build a website. The whole website is user friendly and functional. Entire website is responsive and static. </w:t>
      </w:r>
    </w:p>
    <w:p w14:paraId="1457A583" w14:textId="0778F9DE" w:rsidR="0010659D" w:rsidRDefault="0010659D" w:rsidP="00B007A5">
      <w:pPr>
        <w:rPr>
          <w:lang w:val="en-IN"/>
        </w:rPr>
      </w:pPr>
      <w:r>
        <w:rPr>
          <w:lang w:val="en-IN"/>
        </w:rPr>
        <w:t xml:space="preserve">The whole theme of the website is inspired by Android Material UI 3 </w:t>
      </w:r>
      <w:r>
        <w:rPr>
          <w:lang w:val="en-IN"/>
        </w:rPr>
        <w:fldChar w:fldCharType="begin"/>
      </w:r>
      <w:r>
        <w:rPr>
          <w:lang w:val="en-IN"/>
        </w:rPr>
        <w:instrText xml:space="preserve"> ADDIN ZOTERO_ITEM CSL_CITATION {"citationID":"v7mFurLg","properties":{"formattedCitation":"(Anon, n.d.)","plainCitation":"(Anon, n.d.)","noteIndex":0},"citationItems":[{"id":29,"uris":["http://zotero.org/users/local/YlkA2kR6/items/9CDIRCA2"],"itemData":{"id":29,"type":"webpage","abstract":"Build beautiful, usable products faster. Material Design is an adaptable system—backed by open-source code—that helps teams build high quality digital experiences.","container-title":"Material Design","language":"en","title":"Material Design","URL":"https://m3.material.io/","accessed":{"date-parts":[["2023",7,14]]}}}],"schema":"https://github.com/citation-style-language/schema/raw/master/csl-citation.json"} </w:instrText>
      </w:r>
      <w:r>
        <w:rPr>
          <w:lang w:val="en-IN"/>
        </w:rPr>
        <w:fldChar w:fldCharType="separate"/>
      </w:r>
      <w:r w:rsidRPr="0010659D">
        <w:rPr>
          <w:rFonts w:ascii="Calibri" w:hAnsi="Calibri" w:cs="Calibri"/>
        </w:rPr>
        <w:t>(Anon, n.d.)</w:t>
      </w:r>
      <w:r>
        <w:rPr>
          <w:lang w:val="en-IN"/>
        </w:rPr>
        <w:fldChar w:fldCharType="end"/>
      </w:r>
      <w:r>
        <w:rPr>
          <w:lang w:val="en-IN"/>
        </w:rPr>
        <w:t>.</w:t>
      </w:r>
    </w:p>
    <w:p w14:paraId="70CADC65" w14:textId="77777777" w:rsidR="00B007A5" w:rsidRDefault="00B007A5" w:rsidP="00B007A5">
      <w:pPr>
        <w:rPr>
          <w:lang w:val="en-IN"/>
        </w:rPr>
      </w:pPr>
    </w:p>
    <w:p w14:paraId="44D227D2" w14:textId="26E819F3" w:rsidR="0010659D" w:rsidRDefault="0010659D" w:rsidP="0010659D">
      <w:pPr>
        <w:pStyle w:val="Heading1"/>
        <w:rPr>
          <w:lang w:val="en-IN"/>
        </w:rPr>
      </w:pPr>
      <w:r>
        <w:rPr>
          <w:lang w:val="en-IN"/>
        </w:rPr>
        <w:t xml:space="preserve">Font Family </w:t>
      </w:r>
    </w:p>
    <w:p w14:paraId="5BAD5C20" w14:textId="5B07CC50" w:rsidR="00B007A5" w:rsidRDefault="00B007A5" w:rsidP="00B007A5">
      <w:pPr>
        <w:rPr>
          <w:lang w:val="en-IN"/>
        </w:rPr>
      </w:pPr>
      <w:r>
        <w:rPr>
          <w:lang w:val="en-IN"/>
        </w:rPr>
        <w:t xml:space="preserve">The website mainly use Poppins and </w:t>
      </w:r>
      <w:proofErr w:type="spellStart"/>
      <w:r>
        <w:rPr>
          <w:lang w:val="en-IN"/>
        </w:rPr>
        <w:t>Pacifico</w:t>
      </w:r>
      <w:proofErr w:type="spellEnd"/>
      <w:r>
        <w:rPr>
          <w:lang w:val="en-IN"/>
        </w:rPr>
        <w:t xml:space="preserve"> fonts inn this website.</w:t>
      </w:r>
      <w:r>
        <w:rPr>
          <w:lang w:val="en-IN"/>
        </w:rPr>
        <w:fldChar w:fldCharType="begin"/>
      </w:r>
      <w:r>
        <w:rPr>
          <w:lang w:val="en-IN"/>
        </w:rPr>
        <w:instrText xml:space="preserve"> ADDIN ZOTERO_ITEM CSL_CITATION {"citationID":"WXQnXlvJ","properties":{"formattedCitation":"(Anon, n.d.)","plainCitation":"(Anon, n.d.)","noteIndex":0},"citationItems":[{"id":23,"uris":["http://zotero.org/users/local/YlkA2kR6/items/LZG93RZV"],"itemData":{"id":23,"type":"webpage","abstract":"Making the web more beautiful, fast, and open through great typography","container-title":"Google Fonts","language":"en","title":"Browse Fonts","URL":"https://fonts.google.com/","accessed":{"date-parts":[["2023",7,14]]}}}],"schema":"https://github.com/citation-style-language/schema/raw/master/csl-citation.json"} </w:instrText>
      </w:r>
      <w:r>
        <w:rPr>
          <w:lang w:val="en-IN"/>
        </w:rPr>
        <w:fldChar w:fldCharType="separate"/>
      </w:r>
      <w:r w:rsidRPr="00B007A5">
        <w:rPr>
          <w:rFonts w:ascii="Calibri" w:hAnsi="Calibri" w:cs="Calibri"/>
        </w:rPr>
        <w:t>(Anon, n.d.)</w:t>
      </w:r>
      <w:r>
        <w:rPr>
          <w:lang w:val="en-IN"/>
        </w:rPr>
        <w:fldChar w:fldCharType="end"/>
      </w:r>
    </w:p>
    <w:p w14:paraId="51B06239" w14:textId="60700ECA" w:rsidR="00B007A5" w:rsidRDefault="00B007A5" w:rsidP="00B007A5">
      <w:pPr>
        <w:rPr>
          <w:lang w:val="en-IN"/>
        </w:rPr>
      </w:pPr>
      <w:r w:rsidRPr="00B007A5">
        <w:rPr>
          <w:lang w:val="en-IN"/>
        </w:rPr>
        <w:drawing>
          <wp:inline distT="0" distB="0" distL="0" distR="0" wp14:anchorId="45F43DB0" wp14:editId="06BCC1EF">
            <wp:extent cx="5731510" cy="1600835"/>
            <wp:effectExtent l="0" t="0" r="2540" b="0"/>
            <wp:docPr id="714216931" name="Picture 1" descr="A black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4216931" name="Picture 1" descr="A black text on a white background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00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20B3E" w14:textId="77777777" w:rsidR="00B007A5" w:rsidRDefault="00B007A5">
      <w:r w:rsidRPr="00B007A5">
        <w:rPr>
          <w:lang w:val="en-IN"/>
        </w:rPr>
        <w:drawing>
          <wp:inline distT="0" distB="0" distL="0" distR="0" wp14:anchorId="65711178" wp14:editId="5290F473">
            <wp:extent cx="5731510" cy="1506855"/>
            <wp:effectExtent l="0" t="0" r="2540" b="0"/>
            <wp:docPr id="484377296" name="Picture 1" descr="A close-up of a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4377296" name="Picture 1" descr="A close-up of a text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06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3A9B5" w14:textId="7F8046A1" w:rsidR="0010659D" w:rsidRDefault="0010659D" w:rsidP="0010659D">
      <w:pPr>
        <w:pStyle w:val="Heading1"/>
      </w:pPr>
      <w:r>
        <w:t>Icons</w:t>
      </w:r>
    </w:p>
    <w:p w14:paraId="0208823A" w14:textId="77777777" w:rsidR="0010659D" w:rsidRDefault="00B007A5">
      <w:r>
        <w:t xml:space="preserve">Most of the icons in this website are used from awesome fonts icons. </w:t>
      </w:r>
    </w:p>
    <w:p w14:paraId="627F5B0F" w14:textId="1396AA1F" w:rsidR="0010659D" w:rsidRDefault="0010659D">
      <w:r w:rsidRPr="0010659D">
        <w:drawing>
          <wp:inline distT="0" distB="0" distL="0" distR="0" wp14:anchorId="3A1984D0" wp14:editId="5C1FFAFF">
            <wp:extent cx="690113" cy="594453"/>
            <wp:effectExtent l="0" t="0" r="0" b="0"/>
            <wp:docPr id="2118935141" name="Picture 1" descr="A blue and black arrow in a squar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8935141" name="Picture 1" descr="A blue and black arrow in a square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700369" cy="6032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 w:rsidRPr="0010659D">
        <w:drawing>
          <wp:inline distT="0" distB="0" distL="0" distR="0" wp14:anchorId="4BC925A0" wp14:editId="3EE86F25">
            <wp:extent cx="2633932" cy="616614"/>
            <wp:effectExtent l="0" t="0" r="0" b="0"/>
            <wp:docPr id="1483800473" name="Picture 1" descr="A green bird and a blue circ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3800473" name="Picture 1" descr="A green bird and a blue circle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650956" cy="620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 w:rsidRPr="0010659D">
        <w:drawing>
          <wp:inline distT="0" distB="0" distL="0" distR="0" wp14:anchorId="689F7775" wp14:editId="17B61AE7">
            <wp:extent cx="553587" cy="595367"/>
            <wp:effectExtent l="0" t="0" r="0" b="0"/>
            <wp:docPr id="275549555" name="Picture 1" descr="A blue square with an arr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5549555" name="Picture 1" descr="A blue square with an arrow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63619" cy="606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 w:rsidRPr="0010659D">
        <w:drawing>
          <wp:inline distT="0" distB="0" distL="0" distR="0" wp14:anchorId="160919D7" wp14:editId="69F281C8">
            <wp:extent cx="456205" cy="593066"/>
            <wp:effectExtent l="0" t="0" r="1270" b="0"/>
            <wp:docPr id="397542330" name="Picture 1" descr="A black chain link on a blu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7542330" name="Picture 1" descr="A black chain link on a blue background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9073" cy="596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8AA039" w14:textId="72BE6465" w:rsidR="00B007A5" w:rsidRPr="00B007A5" w:rsidRDefault="0010659D">
      <w:pPr>
        <w:rPr>
          <w:lang w:val="en-IN"/>
        </w:rPr>
      </w:pPr>
      <w:r>
        <w:fldChar w:fldCharType="begin"/>
      </w:r>
      <w:r>
        <w:instrText xml:space="preserve"> ADDIN ZOTERO_ITEM CSL_CITATION {"citationID":"63DZSNuX","properties":{"formattedCitation":"(Anon, n.d.)","plainCitation":"(Anon, n.d.)","noteIndex":0},"citationItems":[{"id":27,"uris":["http://zotero.org/users/local/YlkA2kR6/items/UBLLD2ZG"],"itemData":{"id":27,"type":"webpage","abstract":"The internet's icon library + toolkit. Used by millions of designers, devs, &amp; content creators. Open-source. Always free. Always awesome.","language":"en","title":"Font Awesome","URL":"https://fontawesome.com","accessed":{"date-parts":[["2023",7,14]]}}}],"schema":"https://github.com/citation-style-language/schema/raw/master/csl-citation.json"} </w:instrText>
      </w:r>
      <w:r>
        <w:fldChar w:fldCharType="separate"/>
      </w:r>
      <w:r w:rsidRPr="0010659D">
        <w:rPr>
          <w:rFonts w:ascii="Calibri" w:hAnsi="Calibri" w:cs="Calibri"/>
        </w:rPr>
        <w:t>(Anon, n.d.)</w:t>
      </w:r>
      <w:r>
        <w:fldChar w:fldCharType="end"/>
      </w:r>
      <w:r w:rsidR="00B007A5">
        <w:br w:type="page"/>
      </w:r>
    </w:p>
    <w:p w14:paraId="251BA5CA" w14:textId="72E0C24B" w:rsidR="0016795B" w:rsidRPr="0016795B" w:rsidRDefault="0016795B" w:rsidP="009B62BE">
      <w:pPr>
        <w:pStyle w:val="Heading1"/>
        <w:rPr>
          <w:lang w:val="en-IN"/>
        </w:rPr>
      </w:pPr>
      <w:r>
        <w:rPr>
          <w:lang w:val="en-IN"/>
        </w:rPr>
        <w:lastRenderedPageBreak/>
        <w:t>Theme And Navigation</w:t>
      </w:r>
    </w:p>
    <w:p w14:paraId="70A89A80" w14:textId="4F0067EC" w:rsidR="002D72CE" w:rsidRDefault="00F73FD7">
      <w:pPr>
        <w:rPr>
          <w:lang w:val="en-IN"/>
        </w:rPr>
      </w:pPr>
      <w:r>
        <w:rPr>
          <w:lang w:val="en-IN"/>
        </w:rPr>
        <w:t xml:space="preserve">The whole website is </w:t>
      </w:r>
      <w:r w:rsidR="007815AF">
        <w:rPr>
          <w:lang w:val="en-IN"/>
        </w:rPr>
        <w:t xml:space="preserve">mostly </w:t>
      </w:r>
      <w:r>
        <w:rPr>
          <w:lang w:val="en-IN"/>
        </w:rPr>
        <w:t>made in a teal</w:t>
      </w:r>
      <w:r w:rsidR="007815AF">
        <w:rPr>
          <w:lang w:val="en-IN"/>
        </w:rPr>
        <w:t xml:space="preserve"> and its shade</w:t>
      </w:r>
      <w:r>
        <w:rPr>
          <w:lang w:val="en-IN"/>
        </w:rPr>
        <w:t xml:space="preserve"> colour theme. </w:t>
      </w:r>
    </w:p>
    <w:p w14:paraId="0D1BA937" w14:textId="4E81A25E" w:rsidR="007815AF" w:rsidRDefault="007815AF">
      <w:pPr>
        <w:rPr>
          <w:lang w:val="en-IN"/>
        </w:rPr>
      </w:pPr>
      <w:r w:rsidRPr="007815AF">
        <w:rPr>
          <w:lang w:val="en-IN"/>
        </w:rPr>
        <w:drawing>
          <wp:inline distT="0" distB="0" distL="0" distR="0" wp14:anchorId="766D69DE" wp14:editId="5E837038">
            <wp:extent cx="396274" cy="403895"/>
            <wp:effectExtent l="0" t="0" r="3810" b="0"/>
            <wp:docPr id="19711409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1140952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6274" cy="40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val="en-IN"/>
        </w:rPr>
        <w:t xml:space="preserve"> </w:t>
      </w:r>
      <w:r w:rsidRPr="007815AF">
        <w:rPr>
          <w:lang w:val="en-IN"/>
        </w:rPr>
        <w:drawing>
          <wp:inline distT="0" distB="0" distL="0" distR="0" wp14:anchorId="3671291E" wp14:editId="6EA27E5C">
            <wp:extent cx="412079" cy="406727"/>
            <wp:effectExtent l="0" t="0" r="7620" b="0"/>
            <wp:docPr id="1802084708" name="Picture 1" descr="A blue square with white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2084708" name="Picture 1" descr="A blue square with white dots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18397" cy="41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val="en-IN"/>
        </w:rPr>
        <w:t xml:space="preserve"> </w:t>
      </w:r>
      <w:r w:rsidRPr="007815AF">
        <w:rPr>
          <w:lang w:val="en-IN"/>
        </w:rPr>
        <w:drawing>
          <wp:inline distT="0" distB="0" distL="0" distR="0" wp14:anchorId="4B66304B" wp14:editId="7B64363C">
            <wp:extent cx="390418" cy="398725"/>
            <wp:effectExtent l="0" t="0" r="0" b="1905"/>
            <wp:docPr id="17943123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4312303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7573" cy="406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DD29B" w14:textId="42E12740" w:rsidR="00F73FD7" w:rsidRDefault="007815AF">
      <w:pPr>
        <w:rPr>
          <w:lang w:val="en-IN"/>
        </w:rPr>
      </w:pPr>
      <w:r>
        <w:rPr>
          <w:lang w:val="en-IN"/>
        </w:rPr>
        <w:t>The website also has a consistent website top navigation bar across the website. Which consist of a logo and navigation elements, which are noticeable while hovering mouse pointer in them.</w:t>
      </w:r>
    </w:p>
    <w:p w14:paraId="3F7B3FB9" w14:textId="1C6B9837" w:rsidR="00F73FD7" w:rsidRDefault="005963D2">
      <w:pPr>
        <w:rPr>
          <w:lang w:val="en-IN"/>
        </w:rPr>
      </w:pPr>
      <w:r w:rsidRPr="005963D2">
        <w:rPr>
          <w:lang w:val="en-IN"/>
        </w:rPr>
        <w:drawing>
          <wp:inline distT="0" distB="0" distL="0" distR="0" wp14:anchorId="66BB2B07" wp14:editId="3920E50B">
            <wp:extent cx="5731510" cy="350520"/>
            <wp:effectExtent l="0" t="0" r="2540" b="0"/>
            <wp:docPr id="5399728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9972848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64BAA3" w14:textId="2465B192" w:rsidR="00F73FD7" w:rsidRDefault="00F73FD7" w:rsidP="00F73FD7">
      <w:pPr>
        <w:jc w:val="right"/>
        <w:rPr>
          <w:lang w:val="en-IN"/>
        </w:rPr>
      </w:pPr>
      <w:r w:rsidRPr="00F73FD7">
        <w:rPr>
          <w:lang w:val="en-IN"/>
        </w:rPr>
        <w:drawing>
          <wp:inline distT="0" distB="0" distL="0" distR="0" wp14:anchorId="6C59F824" wp14:editId="74CA4272">
            <wp:extent cx="1743231" cy="317761"/>
            <wp:effectExtent l="0" t="0" r="0" b="6350"/>
            <wp:docPr id="1642903535" name="Picture 1" descr="A blue background with white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2903535" name="Picture 1" descr="A blue background with white 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833440" cy="334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C28AD7" w14:textId="1D08B71E" w:rsidR="0016795B" w:rsidRDefault="007815AF" w:rsidP="00F73FD7">
      <w:pPr>
        <w:rPr>
          <w:lang w:val="en-IN"/>
        </w:rPr>
      </w:pPr>
      <w:r>
        <w:rPr>
          <w:lang w:val="en-IN"/>
        </w:rPr>
        <w:t xml:space="preserve">The website logo redirects to index.html </w:t>
      </w:r>
      <w:r w:rsidR="00125964">
        <w:rPr>
          <w:lang w:val="en-IN"/>
        </w:rPr>
        <w:t>page and other navigation elements route to its corresponding pages.</w:t>
      </w:r>
    </w:p>
    <w:p w14:paraId="6D06C2B2" w14:textId="3A0E1DD0" w:rsidR="00125964" w:rsidRDefault="00125964" w:rsidP="00F73FD7">
      <w:pPr>
        <w:rPr>
          <w:lang w:val="en-IN"/>
        </w:rPr>
      </w:pPr>
      <w:r w:rsidRPr="00125964">
        <w:rPr>
          <w:lang w:val="en-IN"/>
        </w:rPr>
        <w:drawing>
          <wp:inline distT="0" distB="0" distL="0" distR="0" wp14:anchorId="4A9A8376" wp14:editId="214F84A0">
            <wp:extent cx="5178953" cy="2296274"/>
            <wp:effectExtent l="0" t="0" r="3175" b="8890"/>
            <wp:docPr id="103659673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6596736" name="Picture 1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192239" cy="2302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06BF49" w14:textId="6447FAA7" w:rsidR="00972002" w:rsidRDefault="0016795B" w:rsidP="00F73FD7">
      <w:pPr>
        <w:rPr>
          <w:lang w:val="en-IN"/>
        </w:rPr>
      </w:pPr>
      <w:r>
        <w:rPr>
          <w:lang w:val="en-IN"/>
        </w:rPr>
        <w:t xml:space="preserve">This website also </w:t>
      </w:r>
      <w:r w:rsidR="00972002">
        <w:rPr>
          <w:lang w:val="en-IN"/>
        </w:rPr>
        <w:t>has</w:t>
      </w:r>
      <w:r>
        <w:rPr>
          <w:lang w:val="en-IN"/>
        </w:rPr>
        <w:t xml:space="preserve"> a bottom navigation that can be only access within the course pages such as how_web_works.html, HTML.html, css.html, js.html, and quiz.html. This is placed just bottom of main title of each page. </w:t>
      </w:r>
      <w:r w:rsidR="00972002">
        <w:rPr>
          <w:lang w:val="en-IN"/>
        </w:rPr>
        <w:t>It helps for easier access across the course.</w:t>
      </w:r>
    </w:p>
    <w:p w14:paraId="0BCCC69D" w14:textId="6C38EDC6" w:rsidR="00972002" w:rsidRDefault="00972002" w:rsidP="00F73FD7">
      <w:pPr>
        <w:rPr>
          <w:lang w:val="en-IN"/>
        </w:rPr>
      </w:pPr>
      <w:r w:rsidRPr="00972002">
        <w:rPr>
          <w:lang w:val="en-IN"/>
        </w:rPr>
        <w:drawing>
          <wp:inline distT="0" distB="0" distL="0" distR="0" wp14:anchorId="421166A0" wp14:editId="546971A0">
            <wp:extent cx="5731510" cy="426378"/>
            <wp:effectExtent l="0" t="0" r="2540" b="0"/>
            <wp:docPr id="1612858383" name="Picture 1" descr="A black screen with white grid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2858383" name="Picture 1" descr="A black screen with white grids&#10;&#10;Description automatically generated"/>
                    <pic:cNvPicPr/>
                  </pic:nvPicPr>
                  <pic:blipFill rotWithShape="1">
                    <a:blip r:embed="rId16"/>
                    <a:srcRect l="36" t="70180" r="-36" b="840"/>
                    <a:stretch/>
                  </pic:blipFill>
                  <pic:spPr bwMode="auto">
                    <a:xfrm>
                      <a:off x="0" y="0"/>
                      <a:ext cx="5731510" cy="4263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A2AFDF" w14:textId="62EFB65B" w:rsidR="00125964" w:rsidRDefault="00972002" w:rsidP="00972002">
      <w:pPr>
        <w:jc w:val="center"/>
        <w:rPr>
          <w:lang w:val="en-IN"/>
        </w:rPr>
      </w:pPr>
      <w:r w:rsidRPr="00972002">
        <w:rPr>
          <w:lang w:val="en-IN"/>
        </w:rPr>
        <w:drawing>
          <wp:inline distT="0" distB="0" distL="0" distR="0" wp14:anchorId="2133B679" wp14:editId="7F8D3E1A">
            <wp:extent cx="5148089" cy="1261641"/>
            <wp:effectExtent l="0" t="0" r="0" b="0"/>
            <wp:docPr id="160738941" name="Picture 1" descr="A white rectangular object with a black bord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738941" name="Picture 1" descr="A white rectangular object with a black border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171770" cy="1267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CCC223" w14:textId="77777777" w:rsidR="00972002" w:rsidRDefault="00972002" w:rsidP="0016795B">
      <w:pPr>
        <w:pStyle w:val="Heading1"/>
        <w:rPr>
          <w:lang w:val="en-IN"/>
        </w:rPr>
      </w:pPr>
    </w:p>
    <w:p w14:paraId="1223F5F8" w14:textId="25FB3B01" w:rsidR="0016795B" w:rsidRDefault="00972002" w:rsidP="0016795B">
      <w:pPr>
        <w:pStyle w:val="Heading1"/>
        <w:rPr>
          <w:lang w:val="en-IN"/>
        </w:rPr>
      </w:pPr>
      <w:r>
        <w:rPr>
          <w:lang w:val="en-IN"/>
        </w:rPr>
        <w:t>Welcome</w:t>
      </w:r>
      <w:r w:rsidR="0016795B">
        <w:rPr>
          <w:lang w:val="en-IN"/>
        </w:rPr>
        <w:t xml:space="preserve"> Page</w:t>
      </w:r>
    </w:p>
    <w:p w14:paraId="39470EC3" w14:textId="2664F28A" w:rsidR="00125964" w:rsidRDefault="00125964" w:rsidP="00F73FD7">
      <w:pPr>
        <w:rPr>
          <w:lang w:val="en-IN"/>
        </w:rPr>
      </w:pPr>
      <w:r>
        <w:rPr>
          <w:lang w:val="en-IN"/>
        </w:rPr>
        <w:t>In the index.html it simply contains a background wallpaper with a text “Learn How Web Works”. And a “</w:t>
      </w:r>
      <w:proofErr w:type="spellStart"/>
      <w:r>
        <w:rPr>
          <w:lang w:val="en-IN"/>
        </w:rPr>
        <w:t>Enroll</w:t>
      </w:r>
      <w:proofErr w:type="spellEnd"/>
      <w:r>
        <w:rPr>
          <w:lang w:val="en-IN"/>
        </w:rPr>
        <w:t>” button that takes to how_web_works.html page.</w:t>
      </w:r>
    </w:p>
    <w:p w14:paraId="1F349329" w14:textId="3FB2261A" w:rsidR="00125964" w:rsidRDefault="00125964" w:rsidP="009337EC">
      <w:pPr>
        <w:jc w:val="center"/>
        <w:rPr>
          <w:lang w:val="en-IN"/>
        </w:rPr>
      </w:pPr>
      <w:r w:rsidRPr="00125964">
        <w:rPr>
          <w:lang w:val="en-IN"/>
        </w:rPr>
        <w:drawing>
          <wp:inline distT="0" distB="0" distL="0" distR="0" wp14:anchorId="306C79E1" wp14:editId="03BB0BF4">
            <wp:extent cx="4906058" cy="2255178"/>
            <wp:effectExtent l="0" t="0" r="8890" b="0"/>
            <wp:docPr id="1790836291" name="Picture 1" descr="A couple of people sitting on puzzle piec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0836291" name="Picture 1" descr="A couple of people sitting on puzzle pieces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911234" cy="22575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3F785D" w14:textId="2D7DB1DF" w:rsidR="009337EC" w:rsidRDefault="009337EC" w:rsidP="009337EC">
      <w:pPr>
        <w:jc w:val="center"/>
        <w:rPr>
          <w:lang w:val="en-IN"/>
        </w:rPr>
      </w:pPr>
      <w:r w:rsidRPr="009337EC">
        <w:rPr>
          <w:lang w:val="en-IN"/>
        </w:rPr>
        <w:drawing>
          <wp:inline distT="0" distB="0" distL="0" distR="0" wp14:anchorId="4A1D9692" wp14:editId="33414C64">
            <wp:extent cx="4402476" cy="2682165"/>
            <wp:effectExtent l="0" t="0" r="0" b="4445"/>
            <wp:docPr id="1505482927" name="Picture 1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5482927" name="Picture 1" descr="A screen shot of a computer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412077" cy="26880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3CC9A1" w14:textId="77777777" w:rsidR="00972002" w:rsidRDefault="00972002" w:rsidP="009337EC">
      <w:pPr>
        <w:jc w:val="center"/>
        <w:rPr>
          <w:lang w:val="en-IN"/>
        </w:rPr>
      </w:pPr>
    </w:p>
    <w:p w14:paraId="1AC089BA" w14:textId="677066BB" w:rsidR="00FD5C95" w:rsidRPr="00FD5C95" w:rsidRDefault="00972002" w:rsidP="00FD5C95">
      <w:pPr>
        <w:pStyle w:val="Heading1"/>
        <w:rPr>
          <w:lang w:val="en-IN"/>
        </w:rPr>
      </w:pPr>
      <w:r>
        <w:rPr>
          <w:lang w:val="en-IN"/>
        </w:rPr>
        <w:t>Course Pages</w:t>
      </w:r>
    </w:p>
    <w:p w14:paraId="58468939" w14:textId="77777777" w:rsidR="00FD5C95" w:rsidRDefault="00FD5C95" w:rsidP="009337EC">
      <w:pPr>
        <w:rPr>
          <w:lang w:val="en-IN"/>
        </w:rPr>
      </w:pPr>
      <w:r>
        <w:rPr>
          <w:lang w:val="en-IN"/>
        </w:rPr>
        <w:t xml:space="preserve"> </w:t>
      </w:r>
      <w:proofErr w:type="gramStart"/>
      <w:r>
        <w:rPr>
          <w:lang w:val="en-IN"/>
        </w:rPr>
        <w:t>Every</w:t>
      </w:r>
      <w:r w:rsidR="009337EC">
        <w:rPr>
          <w:lang w:val="en-IN"/>
        </w:rPr>
        <w:t xml:space="preserve"> </w:t>
      </w:r>
      <w:r w:rsidR="0016795B">
        <w:rPr>
          <w:lang w:val="en-IN"/>
        </w:rPr>
        <w:t>course</w:t>
      </w:r>
      <w:r>
        <w:rPr>
          <w:lang w:val="en-IN"/>
        </w:rPr>
        <w:t xml:space="preserve"> </w:t>
      </w:r>
      <w:r w:rsidR="009337EC">
        <w:rPr>
          <w:lang w:val="en-IN"/>
        </w:rPr>
        <w:t>page</w:t>
      </w:r>
      <w:r>
        <w:rPr>
          <w:lang w:val="en-IN"/>
        </w:rPr>
        <w:t>,</w:t>
      </w:r>
      <w:proofErr w:type="gramEnd"/>
      <w:r>
        <w:rPr>
          <w:lang w:val="en-IN"/>
        </w:rPr>
        <w:t xml:space="preserve"> </w:t>
      </w:r>
      <w:r w:rsidR="009337EC">
        <w:rPr>
          <w:lang w:val="en-IN"/>
        </w:rPr>
        <w:t xml:space="preserve">contains a background image in the main section. A title that </w:t>
      </w:r>
      <w:r w:rsidR="0016795B">
        <w:rPr>
          <w:lang w:val="en-IN"/>
        </w:rPr>
        <w:t>provides</w:t>
      </w:r>
      <w:r w:rsidR="009337EC">
        <w:rPr>
          <w:lang w:val="en-IN"/>
        </w:rPr>
        <w:t xml:space="preserve"> whole idea of page, followed by a bottom navigation bar to </w:t>
      </w:r>
      <w:r w:rsidR="0016795B">
        <w:rPr>
          <w:lang w:val="en-IN"/>
        </w:rPr>
        <w:t>control the course sections which will redirect to successive page of the course.</w:t>
      </w:r>
      <w:r>
        <w:rPr>
          <w:lang w:val="en-IN"/>
        </w:rPr>
        <w:t xml:space="preserve"> </w:t>
      </w:r>
    </w:p>
    <w:p w14:paraId="017DE0E3" w14:textId="5D7D5575" w:rsidR="00FD5C95" w:rsidRDefault="00FD5C95" w:rsidP="009337EC">
      <w:pPr>
        <w:rPr>
          <w:lang w:val="en-IN"/>
        </w:rPr>
      </w:pPr>
      <w:r w:rsidRPr="00FD5C95">
        <w:rPr>
          <w:lang w:val="en-IN"/>
        </w:rPr>
        <w:drawing>
          <wp:inline distT="0" distB="0" distL="0" distR="0" wp14:anchorId="2C445E3E" wp14:editId="65B6B71B">
            <wp:extent cx="5619551" cy="1126276"/>
            <wp:effectExtent l="0" t="0" r="635" b="0"/>
            <wp:docPr id="693697775" name="Picture 1" descr="A grid with black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3697775" name="Picture 1" descr="A grid with black 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44578" cy="11312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7AE813" w14:textId="52B05C44" w:rsidR="00FD5C95" w:rsidRDefault="00FD5C95" w:rsidP="009337EC">
      <w:pPr>
        <w:rPr>
          <w:lang w:val="en-IN"/>
        </w:rPr>
      </w:pPr>
      <w:r>
        <w:rPr>
          <w:lang w:val="en-IN"/>
        </w:rPr>
        <w:lastRenderedPageBreak/>
        <w:t xml:space="preserve">Thereafter, the topics itself, and each topic are separate cards. In which it contains a heading, paragraph on the topic, </w:t>
      </w:r>
      <w:r w:rsidR="00B007A5">
        <w:rPr>
          <w:lang w:val="en-IN"/>
        </w:rPr>
        <w:t>a</w:t>
      </w:r>
      <w:r>
        <w:rPr>
          <w:lang w:val="en-IN"/>
        </w:rPr>
        <w:t xml:space="preserve"> relevant image which are clickable to redirect to its source, and a reference link which redirect to its topic reference source.</w:t>
      </w:r>
    </w:p>
    <w:p w14:paraId="133A2C8D" w14:textId="001E42AE" w:rsidR="00FD5C95" w:rsidRDefault="00FD5C95" w:rsidP="00FD5C95">
      <w:pPr>
        <w:jc w:val="center"/>
        <w:rPr>
          <w:lang w:val="en-IN"/>
        </w:rPr>
      </w:pPr>
      <w:r w:rsidRPr="00FD5C95">
        <w:rPr>
          <w:lang w:val="en-IN"/>
        </w:rPr>
        <w:drawing>
          <wp:inline distT="0" distB="0" distL="0" distR="0" wp14:anchorId="23F0B7B3" wp14:editId="4EF2175D">
            <wp:extent cx="6002503" cy="2825685"/>
            <wp:effectExtent l="0" t="0" r="0" b="0"/>
            <wp:docPr id="727845081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7845081" name="Picture 1" descr="A screenshot of a computer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037070" cy="2841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58212" w14:textId="77777777" w:rsidR="00FD5C95" w:rsidRDefault="00FD5C95" w:rsidP="009337EC">
      <w:pPr>
        <w:rPr>
          <w:lang w:val="en-IN"/>
        </w:rPr>
      </w:pPr>
    </w:p>
    <w:p w14:paraId="5D1941B4" w14:textId="17032AB6" w:rsidR="00125964" w:rsidRDefault="00512314" w:rsidP="00512314">
      <w:pPr>
        <w:jc w:val="center"/>
        <w:rPr>
          <w:lang w:val="en-IN"/>
        </w:rPr>
      </w:pPr>
      <w:r w:rsidRPr="00512314">
        <w:rPr>
          <w:lang w:val="en-IN"/>
        </w:rPr>
        <w:drawing>
          <wp:inline distT="0" distB="0" distL="0" distR="0" wp14:anchorId="6F8A51B2" wp14:editId="2C5B724A">
            <wp:extent cx="6159260" cy="3125464"/>
            <wp:effectExtent l="0" t="0" r="0" b="0"/>
            <wp:docPr id="1785460328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5460328" name="Picture 1" descr="A screenshot of a computer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6174479" cy="3133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1F725A" w14:textId="77777777" w:rsidR="00B64357" w:rsidRDefault="00B64357" w:rsidP="00512314">
      <w:pPr>
        <w:rPr>
          <w:lang w:val="en-IN"/>
        </w:rPr>
      </w:pPr>
    </w:p>
    <w:p w14:paraId="63F2EE14" w14:textId="73C2D2D7" w:rsidR="00512314" w:rsidRDefault="00512314" w:rsidP="00512314">
      <w:pPr>
        <w:rPr>
          <w:lang w:val="en-IN"/>
        </w:rPr>
      </w:pPr>
      <w:r w:rsidRPr="00512314">
        <w:rPr>
          <w:lang w:val="en-IN"/>
        </w:rPr>
        <w:drawing>
          <wp:inline distT="0" distB="0" distL="0" distR="0" wp14:anchorId="7BA5CEA0" wp14:editId="61F449DF">
            <wp:extent cx="2329132" cy="804533"/>
            <wp:effectExtent l="0" t="0" r="0" b="0"/>
            <wp:docPr id="544185693" name="Picture 1" descr="A green rectangle with black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185693" name="Picture 1" descr="A green rectangle with black text&#10;&#10;Description automatically generated"/>
                    <pic:cNvPicPr/>
                  </pic:nvPicPr>
                  <pic:blipFill rotWithShape="1">
                    <a:blip r:embed="rId23"/>
                    <a:srcRect l="17141" t="43651" r="1150" b="7103"/>
                    <a:stretch/>
                  </pic:blipFill>
                  <pic:spPr bwMode="auto">
                    <a:xfrm>
                      <a:off x="0" y="0"/>
                      <a:ext cx="2349098" cy="811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26D4EE" w14:textId="77777777" w:rsidR="00B64357" w:rsidRDefault="00B64357" w:rsidP="00512314">
      <w:pPr>
        <w:rPr>
          <w:lang w:val="en-IN"/>
        </w:rPr>
      </w:pPr>
    </w:p>
    <w:p w14:paraId="0C5A96E1" w14:textId="77777777" w:rsidR="00B64357" w:rsidRDefault="00B64357" w:rsidP="00512314">
      <w:pPr>
        <w:rPr>
          <w:lang w:val="en-IN"/>
        </w:rPr>
      </w:pPr>
    </w:p>
    <w:p w14:paraId="4676BFBD" w14:textId="3105D861" w:rsidR="00102E51" w:rsidRDefault="00B64357" w:rsidP="00512314">
      <w:pPr>
        <w:rPr>
          <w:lang w:val="en-IN"/>
        </w:rPr>
      </w:pPr>
      <w:r>
        <w:rPr>
          <w:lang w:val="en-IN"/>
        </w:rPr>
        <w:lastRenderedPageBreak/>
        <w:t xml:space="preserve">The sample image of course page </w:t>
      </w:r>
      <w:r w:rsidR="00102E51">
        <w:rPr>
          <w:lang w:val="en-IN"/>
        </w:rPr>
        <w:t xml:space="preserve">and </w:t>
      </w:r>
      <w:proofErr w:type="gramStart"/>
      <w:r w:rsidR="00102E51">
        <w:rPr>
          <w:lang w:val="en-IN"/>
        </w:rPr>
        <w:t>it’s</w:t>
      </w:r>
      <w:proofErr w:type="gramEnd"/>
      <w:r w:rsidR="00102E51">
        <w:rPr>
          <w:lang w:val="en-IN"/>
        </w:rPr>
        <w:t xml:space="preserve"> wireframe </w:t>
      </w:r>
      <w:r>
        <w:rPr>
          <w:lang w:val="en-IN"/>
        </w:rPr>
        <w:t>shown below.</w:t>
      </w:r>
    </w:p>
    <w:p w14:paraId="5B198704" w14:textId="54150BE9" w:rsidR="00B64357" w:rsidRDefault="00B64357" w:rsidP="00512314">
      <w:pPr>
        <w:rPr>
          <w:lang w:val="en-IN"/>
        </w:rPr>
      </w:pPr>
      <w:r w:rsidRPr="00B64357">
        <w:rPr>
          <w:lang w:val="en-IN"/>
        </w:rPr>
        <w:drawing>
          <wp:inline distT="0" distB="0" distL="0" distR="0" wp14:anchorId="44D0E985" wp14:editId="1A8DFC4E">
            <wp:extent cx="3826510" cy="4836544"/>
            <wp:effectExtent l="0" t="0" r="2540" b="2540"/>
            <wp:docPr id="973191556" name="Picture 1" descr="A screenshot of a web pa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3191556" name="Picture 1" descr="A screenshot of a web page&#10;&#10;Description automatically generated"/>
                    <pic:cNvPicPr/>
                  </pic:nvPicPr>
                  <pic:blipFill rotWithShape="1">
                    <a:blip r:embed="rId24"/>
                    <a:srcRect b="14181"/>
                    <a:stretch/>
                  </pic:blipFill>
                  <pic:spPr bwMode="auto">
                    <a:xfrm>
                      <a:off x="0" y="0"/>
                      <a:ext cx="3847633" cy="48632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lang w:val="en-IN"/>
        </w:rPr>
        <w:t xml:space="preserve"> </w:t>
      </w:r>
    </w:p>
    <w:p w14:paraId="47BB56D4" w14:textId="7DB7A458" w:rsidR="00102E51" w:rsidRDefault="00102E51" w:rsidP="00512314">
      <w:pPr>
        <w:rPr>
          <w:lang w:val="en-IN"/>
        </w:rPr>
      </w:pPr>
      <w:r w:rsidRPr="00102E51">
        <w:rPr>
          <w:lang w:val="en-IN"/>
        </w:rPr>
        <w:drawing>
          <wp:inline distT="0" distB="0" distL="0" distR="0" wp14:anchorId="0928AD3F" wp14:editId="34A2B688">
            <wp:extent cx="3853132" cy="3325495"/>
            <wp:effectExtent l="0" t="0" r="0" b="8255"/>
            <wp:docPr id="1575622949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5622949" name="Picture 1" descr="A screenshot of a computer&#10;&#10;Description automatically generated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863809" cy="3334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F7AC4" w14:textId="77777777" w:rsidR="00754AE3" w:rsidRDefault="00754AE3" w:rsidP="00512314">
      <w:pPr>
        <w:rPr>
          <w:lang w:val="en-IN"/>
        </w:rPr>
      </w:pPr>
    </w:p>
    <w:p w14:paraId="37E6A2FE" w14:textId="3C640F23" w:rsidR="009B62BE" w:rsidRDefault="009B62BE" w:rsidP="009B62BE">
      <w:pPr>
        <w:pStyle w:val="Heading2"/>
        <w:rPr>
          <w:lang w:val="en-IN"/>
        </w:rPr>
      </w:pPr>
      <w:r>
        <w:rPr>
          <w:lang w:val="en-IN"/>
        </w:rPr>
        <w:lastRenderedPageBreak/>
        <w:t>QUIZ</w:t>
      </w:r>
    </w:p>
    <w:p w14:paraId="52C0D23B" w14:textId="5CD37970" w:rsidR="00754AE3" w:rsidRDefault="00754AE3" w:rsidP="00512314">
      <w:pPr>
        <w:rPr>
          <w:lang w:val="en-IN"/>
        </w:rPr>
      </w:pPr>
      <w:r>
        <w:rPr>
          <w:lang w:val="en-IN"/>
        </w:rPr>
        <w:t xml:space="preserve">At the end of the course, a quiz with three questions will be displayed </w:t>
      </w:r>
      <w:r w:rsidR="009B62BE">
        <w:rPr>
          <w:lang w:val="en-IN"/>
        </w:rPr>
        <w:t xml:space="preserve">as navigable carousel. </w:t>
      </w:r>
    </w:p>
    <w:p w14:paraId="4FA2ED25" w14:textId="4569FD05" w:rsidR="009B62BE" w:rsidRDefault="009B62BE" w:rsidP="00512314">
      <w:pPr>
        <w:rPr>
          <w:lang w:val="en-IN"/>
        </w:rPr>
      </w:pPr>
      <w:r w:rsidRPr="009B62BE">
        <w:rPr>
          <w:lang w:val="en-IN"/>
        </w:rPr>
        <w:drawing>
          <wp:inline distT="0" distB="0" distL="0" distR="0" wp14:anchorId="0E1C90BF" wp14:editId="2A233DB3">
            <wp:extent cx="5193102" cy="2436604"/>
            <wp:effectExtent l="0" t="0" r="7620" b="1905"/>
            <wp:docPr id="1366824247" name="Picture 1" descr="A screenshot of a quiz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6824247" name="Picture 1" descr="A screenshot of a quiz&#10;&#10;Description automatically generated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196382" cy="2438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F64CC9" w14:textId="7B616DBA" w:rsidR="009B62BE" w:rsidRDefault="009B62BE" w:rsidP="00512314">
      <w:pPr>
        <w:rPr>
          <w:lang w:val="en-IN"/>
        </w:rPr>
      </w:pPr>
      <w:r>
        <w:rPr>
          <w:lang w:val="en-IN"/>
        </w:rPr>
        <w:t xml:space="preserve">For the correct input after </w:t>
      </w:r>
      <w:proofErr w:type="gramStart"/>
      <w:r>
        <w:rPr>
          <w:lang w:val="en-IN"/>
        </w:rPr>
        <w:t>submission</w:t>
      </w:r>
      <w:proofErr w:type="gramEnd"/>
      <w:r>
        <w:rPr>
          <w:lang w:val="en-IN"/>
        </w:rPr>
        <w:t xml:space="preserve"> it shows correct in green.</w:t>
      </w:r>
    </w:p>
    <w:p w14:paraId="203C303D" w14:textId="0ED311AE" w:rsidR="009B62BE" w:rsidRDefault="009B62BE" w:rsidP="00512314">
      <w:pPr>
        <w:rPr>
          <w:lang w:val="en-IN"/>
        </w:rPr>
      </w:pPr>
      <w:r w:rsidRPr="009B62BE">
        <w:rPr>
          <w:lang w:val="en-IN"/>
        </w:rPr>
        <w:drawing>
          <wp:inline distT="0" distB="0" distL="0" distR="0" wp14:anchorId="5259F050" wp14:editId="74848E3F">
            <wp:extent cx="4755705" cy="2298292"/>
            <wp:effectExtent l="0" t="0" r="6985" b="6985"/>
            <wp:docPr id="897007575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7007575" name="Picture 1" descr="A screenshot of a computer&#10;&#10;Description automatically generated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767646" cy="23040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039E4" w14:textId="6895BF77" w:rsidR="009B62BE" w:rsidRDefault="009B62BE" w:rsidP="00512314">
      <w:pPr>
        <w:rPr>
          <w:lang w:val="en-IN"/>
        </w:rPr>
      </w:pPr>
      <w:r>
        <w:rPr>
          <w:lang w:val="en-IN"/>
        </w:rPr>
        <w:t>For the wrong input it shows wrong in red colour.</w:t>
      </w:r>
    </w:p>
    <w:p w14:paraId="334E8579" w14:textId="5CC82686" w:rsidR="009B62BE" w:rsidRDefault="009B62BE" w:rsidP="00512314">
      <w:pPr>
        <w:rPr>
          <w:lang w:val="en-IN"/>
        </w:rPr>
      </w:pPr>
      <w:r w:rsidRPr="009B62BE">
        <w:rPr>
          <w:lang w:val="en-IN"/>
        </w:rPr>
        <w:drawing>
          <wp:inline distT="0" distB="0" distL="0" distR="0" wp14:anchorId="057AB7CD" wp14:editId="48436701">
            <wp:extent cx="4821414" cy="2559206"/>
            <wp:effectExtent l="0" t="0" r="0" b="0"/>
            <wp:docPr id="165704981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7049814" name="Picture 1" descr="A screenshot of a computer&#10;&#10;Description automatically generated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827925" cy="25626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430B1" w14:textId="22187973" w:rsidR="009B62BE" w:rsidRDefault="0010659D" w:rsidP="0010659D">
      <w:pPr>
        <w:pStyle w:val="Heading1"/>
        <w:rPr>
          <w:lang w:val="en-IN"/>
        </w:rPr>
      </w:pPr>
      <w:r>
        <w:rPr>
          <w:lang w:val="en-IN"/>
        </w:rPr>
        <w:lastRenderedPageBreak/>
        <w:t>About</w:t>
      </w:r>
    </w:p>
    <w:p w14:paraId="046C7E3F" w14:textId="1BE52263" w:rsidR="0010659D" w:rsidRDefault="0010659D" w:rsidP="0010659D">
      <w:pPr>
        <w:rPr>
          <w:lang w:val="en-IN"/>
        </w:rPr>
      </w:pPr>
      <w:r>
        <w:rPr>
          <w:lang w:val="en-IN"/>
        </w:rPr>
        <w:t xml:space="preserve">The website also contains an about page on the developer and author of the website content. In which the image of the developer is provided in a circular avatar </w:t>
      </w:r>
      <w:r w:rsidR="005963D2">
        <w:rPr>
          <w:lang w:val="en-IN"/>
        </w:rPr>
        <w:t>image, and a</w:t>
      </w:r>
      <w:r>
        <w:rPr>
          <w:lang w:val="en-IN"/>
        </w:rPr>
        <w:t xml:space="preserve"> paragraph</w:t>
      </w:r>
      <w:r w:rsidR="005963D2">
        <w:rPr>
          <w:lang w:val="en-IN"/>
        </w:rPr>
        <w:t xml:space="preserve"> about the author</w:t>
      </w:r>
      <w:r>
        <w:rPr>
          <w:lang w:val="en-IN"/>
        </w:rPr>
        <w:t>.</w:t>
      </w:r>
    </w:p>
    <w:p w14:paraId="4CAAE513" w14:textId="246EA10A" w:rsidR="005963D2" w:rsidRDefault="005963D2" w:rsidP="0010659D">
      <w:pPr>
        <w:rPr>
          <w:lang w:val="en-IN"/>
        </w:rPr>
      </w:pPr>
      <w:r w:rsidRPr="005963D2">
        <w:rPr>
          <w:lang w:val="en-IN"/>
        </w:rPr>
        <w:drawing>
          <wp:inline distT="0" distB="0" distL="0" distR="0" wp14:anchorId="4324C816" wp14:editId="404FC4AF">
            <wp:extent cx="4206949" cy="4097418"/>
            <wp:effectExtent l="0" t="0" r="3175" b="0"/>
            <wp:docPr id="1092009674" name="Picture 1" descr="A screenshot of a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2009674" name="Picture 1" descr="A screenshot of a person&#10;&#10;Description automatically generated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216714" cy="4106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BDDE7A" w14:textId="4E7A9023" w:rsidR="005963D2" w:rsidRDefault="005963D2" w:rsidP="0010659D">
      <w:pPr>
        <w:rPr>
          <w:lang w:val="en-IN"/>
        </w:rPr>
      </w:pPr>
      <w:r w:rsidRPr="005963D2">
        <w:rPr>
          <w:lang w:val="en-IN"/>
        </w:rPr>
        <w:drawing>
          <wp:inline distT="0" distB="0" distL="0" distR="0" wp14:anchorId="4EF85EBD" wp14:editId="50B007F8">
            <wp:extent cx="4813540" cy="2994997"/>
            <wp:effectExtent l="0" t="0" r="6350" b="0"/>
            <wp:docPr id="567544241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7544241" name="Picture 1" descr="A screenshot of a computer&#10;&#10;Description automatically generated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817607" cy="2997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B8549" w14:textId="77777777" w:rsidR="005963D2" w:rsidRPr="0010659D" w:rsidRDefault="005963D2" w:rsidP="0010659D">
      <w:pPr>
        <w:rPr>
          <w:lang w:val="en-IN"/>
        </w:rPr>
      </w:pPr>
    </w:p>
    <w:p w14:paraId="623268D6" w14:textId="4E328516" w:rsidR="00102E51" w:rsidRPr="00F73FD7" w:rsidRDefault="00102E51" w:rsidP="00512314">
      <w:pPr>
        <w:rPr>
          <w:lang w:val="en-IN"/>
        </w:rPr>
      </w:pPr>
    </w:p>
    <w:sectPr w:rsidR="00102E51" w:rsidRPr="00F73F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3FD7"/>
    <w:rsid w:val="00102E51"/>
    <w:rsid w:val="0010659D"/>
    <w:rsid w:val="00125964"/>
    <w:rsid w:val="0016795B"/>
    <w:rsid w:val="001B1F49"/>
    <w:rsid w:val="002D72CE"/>
    <w:rsid w:val="00512314"/>
    <w:rsid w:val="005963D2"/>
    <w:rsid w:val="007112F3"/>
    <w:rsid w:val="00754AE3"/>
    <w:rsid w:val="007815AF"/>
    <w:rsid w:val="009337EC"/>
    <w:rsid w:val="00972002"/>
    <w:rsid w:val="009B62BE"/>
    <w:rsid w:val="00B007A5"/>
    <w:rsid w:val="00B64357"/>
    <w:rsid w:val="00F73FD7"/>
    <w:rsid w:val="00FD5C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74D9F0"/>
  <w15:chartTrackingRefBased/>
  <w15:docId w15:val="{1A2CF88A-055B-4723-9D36-56C60240F0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6795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B62B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6795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B62B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3909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49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7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26" Type="http://schemas.openxmlformats.org/officeDocument/2006/relationships/image" Target="media/image23.png"/><Relationship Id="rId3" Type="http://schemas.openxmlformats.org/officeDocument/2006/relationships/webSettings" Target="webSettings.xml"/><Relationship Id="rId21" Type="http://schemas.openxmlformats.org/officeDocument/2006/relationships/image" Target="media/image18.png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5" Type="http://schemas.openxmlformats.org/officeDocument/2006/relationships/image" Target="media/image22.png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29" Type="http://schemas.openxmlformats.org/officeDocument/2006/relationships/image" Target="media/image26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image" Target="media/image21.png"/><Relationship Id="rId32" Type="http://schemas.openxmlformats.org/officeDocument/2006/relationships/theme" Target="theme/theme1.xml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23" Type="http://schemas.openxmlformats.org/officeDocument/2006/relationships/image" Target="media/image20.png"/><Relationship Id="rId28" Type="http://schemas.openxmlformats.org/officeDocument/2006/relationships/image" Target="media/image25.png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31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png"/><Relationship Id="rId27" Type="http://schemas.openxmlformats.org/officeDocument/2006/relationships/image" Target="media/image24.png"/><Relationship Id="rId30" Type="http://schemas.openxmlformats.org/officeDocument/2006/relationships/image" Target="media/image2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9</TotalTime>
  <Pages>7</Pages>
  <Words>649</Words>
  <Characters>3704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han John</dc:creator>
  <cp:keywords/>
  <dc:description/>
  <cp:lastModifiedBy>Joshan John</cp:lastModifiedBy>
  <cp:revision>1</cp:revision>
  <dcterms:created xsi:type="dcterms:W3CDTF">2023-07-14T11:02:00Z</dcterms:created>
  <dcterms:modified xsi:type="dcterms:W3CDTF">2023-07-14T1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ZJVKxSaP"/&gt;&lt;style id="http://www.zotero.org/styles/griffith-college-harvard" hasBibliography="1" bibliographyStyleHasBeenSet="0"/&gt;&lt;prefs&gt;&lt;pref name="fieldType" value="Field"/&gt;&lt;/prefs&gt;&lt;/data&gt;</vt:lpwstr>
  </property>
</Properties>
</file>